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47993">
      <w:pPr>
        <w:pStyle w:val="CapaTexto2"/>
      </w:pPr>
      <w:r>
        <w:t>Trabalho de Conclusão de Curso</w:t>
      </w:r>
    </w:p>
    <w:p w14:paraId="061030AC" w14:textId="77777777" w:rsidR="008F2AE9" w:rsidRPr="00D04942" w:rsidRDefault="00D04942" w:rsidP="00A47993">
      <w:pPr>
        <w:pStyle w:val="CapaTexto2"/>
      </w:pPr>
      <w:r>
        <w:t>apresentado como requisito parcial</w:t>
      </w:r>
    </w:p>
    <w:p w14:paraId="3627E371" w14:textId="77777777" w:rsidR="008F2AE9" w:rsidRPr="00D04942" w:rsidRDefault="00D04942" w:rsidP="00A47993">
      <w:pPr>
        <w:pStyle w:val="CapaTexto2"/>
      </w:pPr>
      <w:r>
        <w:t>à obtenção do grau de Bacharel em</w:t>
      </w:r>
    </w:p>
    <w:p w14:paraId="334D3F4B" w14:textId="77777777" w:rsidR="00D04942" w:rsidRDefault="00307B26" w:rsidP="00A47993">
      <w:pPr>
        <w:pStyle w:val="CapaTexto2"/>
      </w:pPr>
      <w:r>
        <w:t>Nome do Curso</w:t>
      </w:r>
      <w:r w:rsidR="00D04942">
        <w:t xml:space="preserve"> pela </w:t>
      </w:r>
    </w:p>
    <w:p w14:paraId="3581E089" w14:textId="77777777" w:rsidR="008F2AE9" w:rsidRDefault="00D04942" w:rsidP="00A47993">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A47993">
      <w:pPr>
        <w:pStyle w:val="CapaTexto2"/>
      </w:pPr>
      <w:r>
        <w:t>Orientador: nome do professor orientador</w:t>
      </w:r>
    </w:p>
    <w:p w14:paraId="723174B5" w14:textId="77777777" w:rsidR="008F2AE9" w:rsidRDefault="008F2AE9" w:rsidP="00A47993">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A47993">
      <w:pPr>
        <w:pStyle w:val="LocaleData"/>
      </w:pPr>
      <w:r>
        <w:t>Novo Hamburgo</w:t>
      </w:r>
    </w:p>
    <w:p w14:paraId="1EAC21EF" w14:textId="4B673EDE" w:rsidR="008F2AE9" w:rsidRDefault="008F2AE9" w:rsidP="00A47993">
      <w:pPr>
        <w:pStyle w:val="LocaleData"/>
      </w:pPr>
      <w:r>
        <w:t>20</w:t>
      </w:r>
      <w:r w:rsidR="00DF3A09">
        <w:t>20</w:t>
      </w: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A47993">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A47993">
      <w:pPr>
        <w:pStyle w:val="TextodeAgradecimento"/>
      </w:pPr>
      <w:r>
        <w:t>Enfim, os demais agradecimentos que o aluno desejar fazer.</w:t>
      </w:r>
    </w:p>
    <w:p w14:paraId="24969CA7" w14:textId="77777777" w:rsidR="008F2AE9" w:rsidRDefault="008F2AE9" w:rsidP="00A47993">
      <w:pPr>
        <w:pStyle w:val="TextodeAgradecimento"/>
      </w:pPr>
    </w:p>
    <w:p w14:paraId="410476EE" w14:textId="77777777" w:rsidR="008F2AE9" w:rsidRDefault="008F2AE9" w:rsidP="00A47993">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A47993">
            <w:pPr>
              <w:pStyle w:val="Remissivo1"/>
              <w:rPr>
                <w:lang w:val="en-US"/>
              </w:rPr>
            </w:pPr>
            <w:r>
              <w:rPr>
                <w:lang w:val="en-US"/>
              </w:rPr>
              <w:t>BSC</w:t>
            </w:r>
          </w:p>
        </w:tc>
        <w:tc>
          <w:tcPr>
            <w:tcW w:w="7992" w:type="dxa"/>
          </w:tcPr>
          <w:p w14:paraId="5979F004" w14:textId="77777777" w:rsidR="008F2AE9" w:rsidRDefault="008F2AE9" w:rsidP="00A47993">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A47993">
            <w:pPr>
              <w:pStyle w:val="Remissivo1"/>
            </w:pPr>
            <w:r>
              <w:t>CAPF</w:t>
            </w:r>
          </w:p>
        </w:tc>
        <w:tc>
          <w:tcPr>
            <w:tcW w:w="7992" w:type="dxa"/>
          </w:tcPr>
          <w:p w14:paraId="2C4A6402" w14:textId="77777777" w:rsidR="008F2AE9" w:rsidRDefault="008F2AE9" w:rsidP="00A47993">
            <w:pPr>
              <w:pStyle w:val="Remissivo1"/>
              <w:rPr>
                <w:b/>
              </w:rPr>
            </w:pPr>
            <w:r>
              <w:t>Custo Anual por Funcionário</w:t>
            </w:r>
          </w:p>
        </w:tc>
      </w:tr>
      <w:tr w:rsidR="008F2AE9" w14:paraId="17595D14" w14:textId="77777777">
        <w:tc>
          <w:tcPr>
            <w:tcW w:w="1296" w:type="dxa"/>
          </w:tcPr>
          <w:p w14:paraId="3028E597" w14:textId="77777777" w:rsidR="008F2AE9" w:rsidRDefault="008F2AE9" w:rsidP="00A47993">
            <w:pPr>
              <w:pStyle w:val="Remissivo1"/>
            </w:pPr>
            <w:r>
              <w:t>CAPT</w:t>
            </w:r>
          </w:p>
        </w:tc>
        <w:tc>
          <w:tcPr>
            <w:tcW w:w="7992" w:type="dxa"/>
          </w:tcPr>
          <w:p w14:paraId="2BFCABD9" w14:textId="77777777" w:rsidR="008F2AE9" w:rsidRDefault="008F2AE9" w:rsidP="00A47993">
            <w:pPr>
              <w:pStyle w:val="Remissivo1"/>
              <w:rPr>
                <w:b/>
              </w:rPr>
            </w:pPr>
            <w:r>
              <w:t>Custo Anual por Teclado</w:t>
            </w:r>
          </w:p>
        </w:tc>
      </w:tr>
      <w:tr w:rsidR="008F2AE9" w14:paraId="3F32C7C2" w14:textId="77777777">
        <w:tc>
          <w:tcPr>
            <w:tcW w:w="1296" w:type="dxa"/>
          </w:tcPr>
          <w:p w14:paraId="5A549969" w14:textId="77777777" w:rsidR="008F2AE9" w:rsidRDefault="008F2AE9" w:rsidP="00A47993">
            <w:pPr>
              <w:pStyle w:val="Remissivo1"/>
            </w:pPr>
            <w:r>
              <w:t>CAPU</w:t>
            </w:r>
          </w:p>
        </w:tc>
        <w:tc>
          <w:tcPr>
            <w:tcW w:w="7992" w:type="dxa"/>
          </w:tcPr>
          <w:p w14:paraId="7A8E467B" w14:textId="77777777" w:rsidR="008F2AE9" w:rsidRDefault="008F2AE9" w:rsidP="00A47993">
            <w:pPr>
              <w:pStyle w:val="Remissivo1"/>
              <w:rPr>
                <w:b/>
              </w:rPr>
            </w:pPr>
            <w:r>
              <w:t>Custo Anual por Usuário</w:t>
            </w:r>
          </w:p>
        </w:tc>
      </w:tr>
      <w:tr w:rsidR="008F2AE9" w14:paraId="4E0BF4BE" w14:textId="77777777">
        <w:tc>
          <w:tcPr>
            <w:tcW w:w="1296" w:type="dxa"/>
          </w:tcPr>
          <w:p w14:paraId="1A2626AF" w14:textId="77777777" w:rsidR="008F2AE9" w:rsidRDefault="008F2AE9" w:rsidP="00A47993">
            <w:pPr>
              <w:pStyle w:val="Remissivo1"/>
              <w:rPr>
                <w:lang w:val="en-US"/>
              </w:rPr>
            </w:pPr>
            <w:r>
              <w:rPr>
                <w:lang w:val="en-US"/>
              </w:rPr>
              <w:t>CEO</w:t>
            </w:r>
          </w:p>
        </w:tc>
        <w:tc>
          <w:tcPr>
            <w:tcW w:w="7992" w:type="dxa"/>
          </w:tcPr>
          <w:p w14:paraId="44A6CCCF" w14:textId="77777777" w:rsidR="008F2AE9" w:rsidRDefault="008F2AE9" w:rsidP="00A47993">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A47993">
            <w:pPr>
              <w:pStyle w:val="Remissivo1"/>
            </w:pPr>
            <w:r>
              <w:t>CIA/FVG</w:t>
            </w:r>
          </w:p>
        </w:tc>
        <w:tc>
          <w:tcPr>
            <w:tcW w:w="7992" w:type="dxa"/>
          </w:tcPr>
          <w:p w14:paraId="44EE4AE9" w14:textId="77777777" w:rsidR="008F2AE9" w:rsidRDefault="008F2AE9" w:rsidP="00A47993">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A47993">
            <w:pPr>
              <w:pStyle w:val="Remissivo1"/>
              <w:rPr>
                <w:lang w:val="en-US"/>
              </w:rPr>
            </w:pPr>
            <w:r>
              <w:rPr>
                <w:lang w:val="en-US"/>
              </w:rPr>
              <w:t>CIO</w:t>
            </w:r>
          </w:p>
        </w:tc>
        <w:tc>
          <w:tcPr>
            <w:tcW w:w="7992" w:type="dxa"/>
          </w:tcPr>
          <w:p w14:paraId="540CC11F" w14:textId="77777777" w:rsidR="008F2AE9" w:rsidRDefault="008F2AE9" w:rsidP="00A47993">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A47993">
            <w:pPr>
              <w:pStyle w:val="Remissivo1"/>
              <w:rPr>
                <w:lang w:val="en-US"/>
              </w:rPr>
            </w:pPr>
            <w:r>
              <w:rPr>
                <w:lang w:val="en-US"/>
              </w:rPr>
              <w:t>CO</w:t>
            </w:r>
          </w:p>
        </w:tc>
        <w:tc>
          <w:tcPr>
            <w:tcW w:w="7992" w:type="dxa"/>
          </w:tcPr>
          <w:p w14:paraId="1D62AEB3" w14:textId="77777777" w:rsidR="008F2AE9" w:rsidRDefault="008F2AE9" w:rsidP="00A47993">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A47993">
            <w:pPr>
              <w:pStyle w:val="Remissivo1"/>
              <w:rPr>
                <w:lang w:val="en-US"/>
              </w:rPr>
            </w:pPr>
            <w:r>
              <w:rPr>
                <w:lang w:val="en-US"/>
              </w:rPr>
              <w:t>COBIT</w:t>
            </w:r>
          </w:p>
        </w:tc>
        <w:tc>
          <w:tcPr>
            <w:tcW w:w="7992" w:type="dxa"/>
          </w:tcPr>
          <w:p w14:paraId="69ADF52F" w14:textId="77777777" w:rsidR="008F2AE9" w:rsidRDefault="008F2AE9" w:rsidP="00A47993">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A47993">
            <w:pPr>
              <w:pStyle w:val="Remissivo1"/>
              <w:rPr>
                <w:lang w:val="en-US"/>
              </w:rPr>
            </w:pPr>
            <w:r>
              <w:rPr>
                <w:lang w:val="en-US"/>
              </w:rPr>
              <w:t>ERP</w:t>
            </w:r>
          </w:p>
        </w:tc>
        <w:tc>
          <w:tcPr>
            <w:tcW w:w="7992" w:type="dxa"/>
          </w:tcPr>
          <w:p w14:paraId="0362779A" w14:textId="77777777" w:rsidR="008F2AE9" w:rsidRDefault="008F2AE9" w:rsidP="00A47993">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A47993">
            <w:pPr>
              <w:pStyle w:val="Remissivo1"/>
            </w:pPr>
            <w:r>
              <w:t>FCS</w:t>
            </w:r>
          </w:p>
        </w:tc>
        <w:tc>
          <w:tcPr>
            <w:tcW w:w="7992" w:type="dxa"/>
          </w:tcPr>
          <w:p w14:paraId="7236EEB0" w14:textId="77777777" w:rsidR="008F2AE9" w:rsidRDefault="008F2AE9" w:rsidP="00A47993">
            <w:pPr>
              <w:pStyle w:val="Remissivo1"/>
              <w:rPr>
                <w:b/>
              </w:rPr>
            </w:pPr>
            <w:r>
              <w:t>Fatores Críticos de Sucesso</w:t>
            </w:r>
          </w:p>
        </w:tc>
      </w:tr>
      <w:tr w:rsidR="008F2AE9" w14:paraId="400A724E" w14:textId="77777777">
        <w:tc>
          <w:tcPr>
            <w:tcW w:w="1296" w:type="dxa"/>
          </w:tcPr>
          <w:p w14:paraId="1BED269F" w14:textId="77777777" w:rsidR="008F2AE9" w:rsidRDefault="008F2AE9" w:rsidP="00A47993">
            <w:pPr>
              <w:pStyle w:val="Remissivo1"/>
            </w:pPr>
            <w:r>
              <w:t>FGV</w:t>
            </w:r>
          </w:p>
        </w:tc>
        <w:tc>
          <w:tcPr>
            <w:tcW w:w="7992" w:type="dxa"/>
          </w:tcPr>
          <w:p w14:paraId="73EF57DB" w14:textId="77777777" w:rsidR="008F2AE9" w:rsidRDefault="008F2AE9" w:rsidP="00A47993">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A47993">
            <w:pPr>
              <w:pStyle w:val="Remissivo1"/>
              <w:rPr>
                <w:lang w:val="en-US"/>
              </w:rPr>
            </w:pPr>
            <w:r>
              <w:rPr>
                <w:lang w:val="en-US"/>
              </w:rPr>
              <w:t>ISACA</w:t>
            </w:r>
          </w:p>
        </w:tc>
        <w:tc>
          <w:tcPr>
            <w:tcW w:w="7992" w:type="dxa"/>
          </w:tcPr>
          <w:p w14:paraId="252A64C3" w14:textId="77777777" w:rsidR="008F2AE9" w:rsidRDefault="008F2AE9" w:rsidP="00A47993">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A47993">
            <w:pPr>
              <w:pStyle w:val="Remissivo1"/>
              <w:rPr>
                <w:lang w:val="en-US"/>
              </w:rPr>
            </w:pPr>
            <w:r>
              <w:rPr>
                <w:lang w:val="en-US"/>
              </w:rPr>
              <w:t>MIT</w:t>
            </w:r>
          </w:p>
        </w:tc>
        <w:tc>
          <w:tcPr>
            <w:tcW w:w="7992" w:type="dxa"/>
          </w:tcPr>
          <w:p w14:paraId="329C07FB" w14:textId="77777777" w:rsidR="008F2AE9" w:rsidRDefault="008F2AE9" w:rsidP="00A47993">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A47993">
            <w:pPr>
              <w:pStyle w:val="Remissivo1"/>
            </w:pPr>
            <w:r>
              <w:t>PEE</w:t>
            </w:r>
          </w:p>
        </w:tc>
        <w:tc>
          <w:tcPr>
            <w:tcW w:w="7992" w:type="dxa"/>
          </w:tcPr>
          <w:p w14:paraId="4312CD06" w14:textId="77777777" w:rsidR="008F2AE9" w:rsidRDefault="008F2AE9" w:rsidP="00A47993">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A47993">
            <w:pPr>
              <w:pStyle w:val="Remissivo1"/>
            </w:pPr>
            <w:r>
              <w:t>PETI</w:t>
            </w:r>
          </w:p>
        </w:tc>
        <w:tc>
          <w:tcPr>
            <w:tcW w:w="7992" w:type="dxa"/>
          </w:tcPr>
          <w:p w14:paraId="31182F05" w14:textId="77777777" w:rsidR="008F2AE9" w:rsidRDefault="008F2AE9" w:rsidP="00A47993">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A47993">
            <w:pPr>
              <w:pStyle w:val="Remissivo1"/>
              <w:rPr>
                <w:lang w:val="en-US"/>
              </w:rPr>
            </w:pPr>
            <w:r>
              <w:rPr>
                <w:lang w:val="en-US"/>
              </w:rPr>
              <w:t>RH</w:t>
            </w:r>
          </w:p>
        </w:tc>
        <w:tc>
          <w:tcPr>
            <w:tcW w:w="7992" w:type="dxa"/>
          </w:tcPr>
          <w:p w14:paraId="7C604EB5" w14:textId="77777777" w:rsidR="008F2AE9" w:rsidRDefault="008F2AE9" w:rsidP="00A47993">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A47993">
            <w:pPr>
              <w:pStyle w:val="Remissivo1"/>
              <w:rPr>
                <w:lang w:val="en-US"/>
              </w:rPr>
            </w:pPr>
            <w:r>
              <w:rPr>
                <w:lang w:val="en-US"/>
              </w:rPr>
              <w:t>ROE</w:t>
            </w:r>
          </w:p>
        </w:tc>
        <w:tc>
          <w:tcPr>
            <w:tcW w:w="7992" w:type="dxa"/>
          </w:tcPr>
          <w:p w14:paraId="79044FE0" w14:textId="77777777" w:rsidR="008F2AE9" w:rsidRDefault="008F2AE9" w:rsidP="00A47993">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A47993">
            <w:pPr>
              <w:pStyle w:val="Remissivo1"/>
              <w:rPr>
                <w:lang w:val="en-US"/>
              </w:rPr>
            </w:pPr>
            <w:r>
              <w:rPr>
                <w:lang w:val="en-US"/>
              </w:rPr>
              <w:t>ROI</w:t>
            </w:r>
          </w:p>
        </w:tc>
        <w:tc>
          <w:tcPr>
            <w:tcW w:w="7992" w:type="dxa"/>
          </w:tcPr>
          <w:p w14:paraId="2CDCC31C" w14:textId="77777777" w:rsidR="008F2AE9" w:rsidRDefault="008F2AE9" w:rsidP="00A47993">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A47993">
            <w:pPr>
              <w:pStyle w:val="Remissivo1"/>
            </w:pPr>
            <w:r>
              <w:t>SI</w:t>
            </w:r>
          </w:p>
        </w:tc>
        <w:tc>
          <w:tcPr>
            <w:tcW w:w="7992" w:type="dxa"/>
          </w:tcPr>
          <w:p w14:paraId="18297EF9" w14:textId="77777777" w:rsidR="008F2AE9" w:rsidRDefault="008F2AE9" w:rsidP="00A47993">
            <w:pPr>
              <w:pStyle w:val="Remissivo1"/>
              <w:rPr>
                <w:b/>
              </w:rPr>
            </w:pPr>
            <w:r>
              <w:t>Sistemas de Informação</w:t>
            </w:r>
          </w:p>
        </w:tc>
      </w:tr>
      <w:tr w:rsidR="008F2AE9" w14:paraId="540B7986" w14:textId="77777777">
        <w:tc>
          <w:tcPr>
            <w:tcW w:w="1296" w:type="dxa"/>
          </w:tcPr>
          <w:p w14:paraId="05A404C9" w14:textId="77777777" w:rsidR="008F2AE9" w:rsidRDefault="008F2AE9" w:rsidP="00A47993">
            <w:pPr>
              <w:pStyle w:val="Remissivo1"/>
            </w:pPr>
            <w:r>
              <w:t>SLA</w:t>
            </w:r>
          </w:p>
        </w:tc>
        <w:tc>
          <w:tcPr>
            <w:tcW w:w="7992" w:type="dxa"/>
          </w:tcPr>
          <w:p w14:paraId="00583C3C" w14:textId="77777777" w:rsidR="008F2AE9" w:rsidRDefault="008F2AE9" w:rsidP="00A47993">
            <w:pPr>
              <w:pStyle w:val="Remissivo1"/>
              <w:rPr>
                <w:b/>
              </w:rPr>
            </w:pPr>
            <w:r>
              <w:t>Service Level Agreements</w:t>
            </w:r>
          </w:p>
        </w:tc>
      </w:tr>
      <w:tr w:rsidR="008F2AE9" w14:paraId="5A379AFF" w14:textId="77777777">
        <w:tc>
          <w:tcPr>
            <w:tcW w:w="1296" w:type="dxa"/>
          </w:tcPr>
          <w:p w14:paraId="5741FE91" w14:textId="77777777" w:rsidR="008F2AE9" w:rsidRDefault="008F2AE9" w:rsidP="00A47993">
            <w:pPr>
              <w:pStyle w:val="Remissivo1"/>
            </w:pPr>
            <w:r>
              <w:t>SLM</w:t>
            </w:r>
          </w:p>
        </w:tc>
        <w:tc>
          <w:tcPr>
            <w:tcW w:w="7992" w:type="dxa"/>
          </w:tcPr>
          <w:p w14:paraId="19CFF6B1" w14:textId="77777777" w:rsidR="008F2AE9" w:rsidRDefault="008F2AE9" w:rsidP="00A47993">
            <w:pPr>
              <w:pStyle w:val="Remissivo1"/>
              <w:rPr>
                <w:b/>
              </w:rPr>
            </w:pPr>
            <w:r>
              <w:t>Service Level Managements</w:t>
            </w:r>
          </w:p>
        </w:tc>
      </w:tr>
    </w:tbl>
    <w:p w14:paraId="22421968" w14:textId="77777777" w:rsidR="008F2AE9" w:rsidRDefault="008F2AE9" w:rsidP="00A47993"/>
    <w:p w14:paraId="5CD56C6B" w14:textId="77777777" w:rsidR="008F2AE9" w:rsidRDefault="008F2AE9" w:rsidP="00A47993">
      <w:pPr>
        <w:pStyle w:val="Ttulo0"/>
      </w:pPr>
      <w:r>
        <w:lastRenderedPageBreak/>
        <w:t>Sumário</w:t>
      </w:r>
    </w:p>
    <w:p w14:paraId="14803469" w14:textId="4FB20A8A" w:rsidR="005A2979" w:rsidRDefault="000C396C" w:rsidP="00A47993">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rsidP="00A47993">
      <w:pPr>
        <w:pStyle w:val="Sumrio3"/>
        <w:rPr>
          <w:rFonts w:asciiTheme="minorHAnsi" w:eastAsiaTheme="minorEastAsia" w:hAnsiTheme="minorHAnsi" w:cstheme="minorBidi"/>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A47993">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3AE3882B" w:rsidR="002B6979" w:rsidRDefault="002B6979" w:rsidP="00A47993">
      <w:pPr>
        <w:pStyle w:val="Ttulo1"/>
      </w:pPr>
      <w:bookmarkStart w:id="2" w:name="_Toc42382783"/>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A47993">
      <w:pPr>
        <w:pStyle w:val="Ttulo2"/>
      </w:pPr>
      <w:bookmarkStart w:id="3" w:name="_Toc42382784"/>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A47993">
      <w:pPr>
        <w:pStyle w:val="Ttulo2"/>
      </w:pPr>
      <w:bookmarkStart w:id="4" w:name="_Toc42382785"/>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1B544D83"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B24DA9">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444BB65"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B24DA9">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66E481D"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B24DA9">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A47993">
      <w:pPr>
        <w:pStyle w:val="Ttulo2"/>
      </w:pPr>
      <w:bookmarkStart w:id="12" w:name="_Toc42382786"/>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3903486F"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B24DA9">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291709DA"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B24DA9">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382787"/>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BF026C"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B24DA9">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4CED7EAF"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A47993">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7A73C5E9"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65426B"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BACD456"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B24DA9">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0F8AF253" w:rsidR="00E6306C" w:rsidRDefault="005F2713" w:rsidP="00A47993">
      <w:pPr>
        <w:pStyle w:val="Ttulo2"/>
      </w:pPr>
      <w:bookmarkStart w:id="29" w:name="_Toc42382788"/>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46BA5559"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Utiliza do Root Mean Squared Error?</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A47993">
            <w:r>
              <w:t>Utiliza</w:t>
            </w:r>
            <w:r w:rsidR="00D26DE0">
              <w:t xml:space="preserve"> a métrica do coeficiente de correlação de Kendall</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A47993">
            <w:r w:rsidRPr="00433FDA">
              <w:t xml:space="preserve">Utiliza o algoritmo </w:t>
            </w:r>
            <w:r w:rsidRPr="00433FDA">
              <w:rPr>
                <w:i/>
              </w:rPr>
              <w:t>Random Forest</w:t>
            </w:r>
            <w:r w:rsidR="005229A2" w:rsidRPr="005229A2">
              <w:t xml:space="preserve"> para recomend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A47993">
            <w:r w:rsidRPr="00433FDA">
              <w:t xml:space="preserve">Utiliza o algoritmo </w:t>
            </w:r>
            <w:r w:rsidRPr="00433FDA">
              <w:rPr>
                <w:i/>
              </w:rPr>
              <w:t>Gradient Boosting</w:t>
            </w:r>
            <w:r w:rsidR="00485922" w:rsidRPr="005229A2">
              <w:t xml:space="preserve"> para recomend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3C870544"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A47993"/>
    <w:p w14:paraId="6C6B54A3" w14:textId="4B314B46" w:rsidR="007B0815" w:rsidRDefault="007B0815" w:rsidP="00A47993">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8F24F0E" w:rsidR="00F86EA1" w:rsidRDefault="004E2617" w:rsidP="00A47993">
      <w:pPr>
        <w:pStyle w:val="Legenda"/>
      </w:pPr>
      <w:r>
        <w:t xml:space="preserve">Figura </w:t>
      </w:r>
      <w:r>
        <w:fldChar w:fldCharType="begin"/>
      </w:r>
      <w:r>
        <w:instrText xml:space="preserve"> SEQ Figura \* ARABIC </w:instrText>
      </w:r>
      <w:r>
        <w:fldChar w:fldCharType="separate"/>
      </w:r>
      <w:r w:rsidR="00B24DA9">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A47993">
      <w:pPr>
        <w:pStyle w:val="Ttulo2"/>
      </w:pPr>
      <w:bookmarkStart w:id="33" w:name="_Toc42382790"/>
      <w:r>
        <w:t>Contexto</w:t>
      </w:r>
      <w:bookmarkEnd w:id="33"/>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62A108F8" w:rsidR="000E3BBD" w:rsidRDefault="000E3BBD" w:rsidP="00A47993">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B24DA9">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A47993">
      <w:pPr>
        <w:pStyle w:val="Ttulo3"/>
      </w:pPr>
      <w:bookmarkStart w:id="36" w:name="_Toc42382791"/>
      <w:r w:rsidRPr="008849DE">
        <w:t>O que é o contexto comportamental?</w:t>
      </w:r>
      <w:bookmarkEnd w:id="36"/>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053F1438" w:rsidR="008849DE" w:rsidRDefault="00180E28" w:rsidP="00A47993">
      <w:pPr>
        <w:pStyle w:val="PargrafodaLista"/>
        <w:numPr>
          <w:ilvl w:val="0"/>
          <w:numId w:val="41"/>
        </w:numPr>
      </w:pPr>
      <w:r>
        <w:t xml:space="preserve">Escolher musica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A47993">
      <w:pPr>
        <w:pStyle w:val="Ttulo3"/>
      </w:pPr>
      <w:bookmarkStart w:id="37" w:name="_Toc42382792"/>
      <w:r w:rsidRPr="008849DE">
        <w:t>O que é o contexto ambiente?</w:t>
      </w:r>
      <w:bookmarkEnd w:id="37"/>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A47993">
      <w:pPr>
        <w:pStyle w:val="Ttulo3"/>
      </w:pPr>
      <w:bookmarkStart w:id="38" w:name="_Toc42382793"/>
      <w:r w:rsidRPr="008849DE">
        <w:t>Como será obtido os contextos?</w:t>
      </w:r>
      <w:bookmarkEnd w:id="38"/>
    </w:p>
    <w:p w14:paraId="3C0EDDD6" w14:textId="65EFCF09" w:rsidR="00734467" w:rsidRDefault="00BD6225" w:rsidP="00A47993">
      <w:r>
        <w:tab/>
        <w:t>Os contexto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AD51C6" w:rsidR="008836AF" w:rsidRDefault="008836AF" w:rsidP="00A47993">
      <w:pPr>
        <w:pStyle w:val="Legenda"/>
      </w:pPr>
      <w:bookmarkStart w:id="39" w:name="_Ref42447458"/>
      <w:r>
        <w:t xml:space="preserve">Figura </w:t>
      </w:r>
      <w:r>
        <w:fldChar w:fldCharType="begin"/>
      </w:r>
      <w:r>
        <w:instrText xml:space="preserve"> SEQ Figura \* ARABIC </w:instrText>
      </w:r>
      <w:r>
        <w:fldChar w:fldCharType="separate"/>
      </w:r>
      <w:r w:rsidR="00B24DA9">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65C3957F" w:rsidR="00512D8C" w:rsidRDefault="00A4134C" w:rsidP="00512D8C">
      <w:pPr>
        <w:pStyle w:val="Ttulo3"/>
      </w:pPr>
      <w:bookmarkStart w:id="40" w:name="_Ref42462937"/>
      <w:r>
        <w:t>O que são a</w:t>
      </w:r>
      <w:r w:rsidR="00512D8C">
        <w:t xml:space="preserve">s ações do </w:t>
      </w:r>
      <w:r w:rsidR="006B1587">
        <w:t>usuário</w:t>
      </w:r>
      <w:r>
        <w:t>?</w:t>
      </w:r>
      <w:bookmarkEnd w:id="40"/>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4381DD1C" w:rsidR="00900FE6" w:rsidRDefault="00900FE6" w:rsidP="002D2ACF">
      <w:pPr>
        <w:pStyle w:val="PargrafodaLista"/>
        <w:numPr>
          <w:ilvl w:val="0"/>
          <w:numId w:val="44"/>
        </w:numPr>
      </w:pPr>
      <w:r w:rsidRPr="00900FE6">
        <w:t>Definir grupo / individual</w:t>
      </w:r>
    </w:p>
    <w:p w14:paraId="70035B21" w14:textId="760EC8ED" w:rsidR="00EE5AC3" w:rsidRDefault="00EE5AC3" w:rsidP="00A47993">
      <w:pPr>
        <w:pStyle w:val="Ttulo2"/>
      </w:pPr>
      <w:bookmarkStart w:id="41" w:name="_Toc42382794"/>
      <w:r>
        <w:t>Arquitetura do sistema</w:t>
      </w:r>
      <w:bookmarkEnd w:id="41"/>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0B2341AF" w:rsidR="002638C0" w:rsidRDefault="007649CF" w:rsidP="00A47993">
      <w:pPr>
        <w:pStyle w:val="Legenda"/>
      </w:pPr>
      <w:bookmarkStart w:id="42" w:name="_Ref42452795"/>
      <w:r>
        <w:t xml:space="preserve">Figura </w:t>
      </w:r>
      <w:r>
        <w:fldChar w:fldCharType="begin"/>
      </w:r>
      <w:r>
        <w:instrText xml:space="preserve"> SEQ Figura \* ARABIC </w:instrText>
      </w:r>
      <w:r>
        <w:fldChar w:fldCharType="separate"/>
      </w:r>
      <w:r w:rsidR="00B24DA9">
        <w:rPr>
          <w:noProof/>
        </w:rPr>
        <w:t>11</w:t>
      </w:r>
      <w:r>
        <w:fldChar w:fldCharType="end"/>
      </w:r>
      <w:bookmarkEnd w:id="42"/>
      <w:r>
        <w:t xml:space="preserve"> Etapas do desenvolvimento</w:t>
      </w:r>
      <w:r>
        <w:rPr>
          <w:noProof/>
        </w:rPr>
        <w:t xml:space="preserve"> do sistema de recomendação musical</w:t>
      </w:r>
      <w:r>
        <w:t xml:space="preserve"> </w:t>
      </w:r>
      <w:bookmarkStart w:id="43" w:name="_Hlk42442745"/>
      <w:r w:rsidRPr="00353DD1">
        <w:t>(próprio, 2020)</w:t>
      </w:r>
      <w:bookmarkEnd w:id="43"/>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28F5AEE6" w:rsidR="007F25A7" w:rsidRDefault="0070709D" w:rsidP="00A47993">
      <w:pPr>
        <w:pStyle w:val="Listas1"/>
      </w:pPr>
      <w:r>
        <w:t xml:space="preserve">Você acredita que </w:t>
      </w:r>
      <w:r w:rsidR="008162F1">
        <w:t>o contexto poderia melhorar essas recomendações</w:t>
      </w:r>
      <w:r>
        <w:t>?</w:t>
      </w:r>
      <w:r w:rsidR="007F25A7">
        <w:t xml:space="preserve"> </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lastRenderedPageBreak/>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4"/>
      <w:r>
        <w:t xml:space="preserve">Quanto tempo por dia você dedica para escutar </w:t>
      </w:r>
      <w:r w:rsidR="00C541A7">
        <w:t>música</w:t>
      </w:r>
      <w:r>
        <w:t>?</w:t>
      </w:r>
      <w:commentRangeEnd w:id="44"/>
      <w:r w:rsidR="00F54F07">
        <w:rPr>
          <w:rStyle w:val="Refdecomentrio"/>
        </w:rPr>
        <w:commentReference w:id="44"/>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r>
        <w:t>Como o trabalho vai capturar as ações do usuário</w:t>
      </w:r>
      <w:r w:rsidR="00100C1D">
        <w:t xml:space="preserve"> e </w:t>
      </w:r>
      <w:r w:rsidR="004B0788">
        <w:t>enviá-las</w:t>
      </w:r>
      <w:r w:rsidR="00100C1D">
        <w:t xml:space="preserve"> ao sistema</w:t>
      </w:r>
      <w:r>
        <w:t>?</w:t>
      </w:r>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54C5356F" w:rsidR="00F52F8E" w:rsidRDefault="00F52F8E" w:rsidP="00A47993">
      <w:pPr>
        <w:pStyle w:val="Legenda"/>
      </w:pPr>
      <w:r>
        <w:t xml:space="preserve">Figura </w:t>
      </w:r>
      <w:r>
        <w:fldChar w:fldCharType="begin"/>
      </w:r>
      <w:r>
        <w:instrText xml:space="preserve"> SEQ Figura \* ARABIC </w:instrText>
      </w:r>
      <w:r>
        <w:fldChar w:fldCharType="separate"/>
      </w:r>
      <w:r w:rsidR="00B24DA9">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lastRenderedPageBreak/>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r>
        <w:t xml:space="preserve">Como o trabalho vai validar se </w:t>
      </w:r>
      <w:r w:rsidR="006D3A8F">
        <w:t>as ações do usuário condizem</w:t>
      </w:r>
      <w:r>
        <w:t xml:space="preserve"> com o contexto?</w:t>
      </w:r>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70E1A5F9" w:rsidR="004430B1" w:rsidRDefault="00B24DA9" w:rsidP="00A47993">
      <w:pPr>
        <w:pStyle w:val="Legenda"/>
      </w:pPr>
      <w:bookmarkStart w:id="45" w:name="_Ref42460243"/>
      <w:r>
        <w:t xml:space="preserve">Figura </w:t>
      </w:r>
      <w:r>
        <w:fldChar w:fldCharType="begin"/>
      </w:r>
      <w:r>
        <w:instrText xml:space="preserve"> SEQ Figura \* ARABIC </w:instrText>
      </w:r>
      <w:r>
        <w:fldChar w:fldCharType="separate"/>
      </w:r>
      <w:r>
        <w:rPr>
          <w:noProof/>
        </w:rPr>
        <w:t>13</w:t>
      </w:r>
      <w:r>
        <w:fldChar w:fldCharType="end"/>
      </w:r>
      <w:bookmarkEnd w:id="45"/>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r>
        <w:t>C</w:t>
      </w:r>
      <w:r w:rsidR="002638C0">
        <w:t>omo o trabalho vai relacionar as músicas que o usuário gosta aos contextos?</w:t>
      </w:r>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r>
        <w:t>C</w:t>
      </w:r>
      <w:r w:rsidR="002638C0">
        <w:t>omo o trabalho vai classificar o contexto para apresentar para usuário?</w:t>
      </w:r>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 xml:space="preserve">será apresentado uma tela perguntando se há </w:t>
      </w:r>
      <w:r w:rsidR="00681012">
        <w:lastRenderedPageBreak/>
        <w:t>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A47993">
      <w:r>
        <w:tab/>
        <w:t>Texto</w:t>
      </w:r>
    </w:p>
    <w:p w14:paraId="29875599" w14:textId="122B595B" w:rsidR="008F2AE9" w:rsidRPr="006C1E7D" w:rsidRDefault="008F2AE9" w:rsidP="00A47993">
      <w:pPr>
        <w:pStyle w:val="Ttulo1"/>
      </w:pPr>
      <w:bookmarkStart w:id="46" w:name="_Toc42382795"/>
      <w:r w:rsidRPr="006C1E7D">
        <w:lastRenderedPageBreak/>
        <w:t>CONCLUSÃO</w:t>
      </w:r>
      <w:bookmarkEnd w:id="46"/>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8"/>
          <w:headerReference w:type="first" r:id="rId49"/>
          <w:pgSz w:w="11907" w:h="16840" w:code="9"/>
          <w:pgMar w:top="1701" w:right="1134" w:bottom="1134" w:left="1701" w:header="851" w:footer="720" w:gutter="0"/>
          <w:cols w:space="720"/>
          <w:titlePg/>
        </w:sectPr>
      </w:pPr>
    </w:p>
    <w:p w14:paraId="697F3C69" w14:textId="2DCCAA4E" w:rsidR="008F2AE9" w:rsidRPr="00310EA6" w:rsidRDefault="008F2AE9" w:rsidP="00A47993">
      <w:pPr>
        <w:pStyle w:val="Ttulo1-semnumerao"/>
      </w:pPr>
      <w:bookmarkStart w:id="47" w:name="_Toc42382796"/>
      <w:r w:rsidRPr="00310EA6">
        <w:lastRenderedPageBreak/>
        <w:t>Referências Bibliográficas</w:t>
      </w:r>
      <w:bookmarkEnd w:id="47"/>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Érico Souza Loewe" w:date="2020-06-07T20:17:00Z" w:initials="ÉSL">
    <w:p w14:paraId="6ADDAE85" w14:textId="0E5EECAF" w:rsidR="001550B2" w:rsidRDefault="001550B2"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2673EE" w14:textId="77777777" w:rsidR="00985460" w:rsidRDefault="00985460" w:rsidP="00A47993">
      <w:r>
        <w:separator/>
      </w:r>
    </w:p>
    <w:p w14:paraId="523A2097" w14:textId="77777777" w:rsidR="00985460" w:rsidRDefault="00985460" w:rsidP="00A47993"/>
    <w:p w14:paraId="1B01245D" w14:textId="77777777" w:rsidR="00985460" w:rsidRDefault="00985460" w:rsidP="00A47993"/>
    <w:p w14:paraId="15DCBFA8" w14:textId="77777777" w:rsidR="00985460" w:rsidRDefault="00985460" w:rsidP="00A47993"/>
    <w:p w14:paraId="50B14887" w14:textId="77777777" w:rsidR="00985460" w:rsidRDefault="00985460" w:rsidP="00A47993"/>
    <w:p w14:paraId="3C383B3C" w14:textId="77777777" w:rsidR="00985460" w:rsidRDefault="00985460" w:rsidP="00A47993"/>
    <w:p w14:paraId="54453E9E" w14:textId="77777777" w:rsidR="00985460" w:rsidRDefault="00985460" w:rsidP="00A47993"/>
    <w:p w14:paraId="7F801AB9" w14:textId="77777777" w:rsidR="00985460" w:rsidRDefault="00985460" w:rsidP="00A47993"/>
    <w:p w14:paraId="708E178D" w14:textId="77777777" w:rsidR="00985460" w:rsidRDefault="00985460" w:rsidP="00A47993"/>
    <w:p w14:paraId="162A6F3E" w14:textId="77777777" w:rsidR="00985460" w:rsidRDefault="00985460" w:rsidP="00A47993"/>
    <w:p w14:paraId="74FA4A1A" w14:textId="77777777" w:rsidR="00985460" w:rsidRDefault="00985460" w:rsidP="00A47993"/>
    <w:p w14:paraId="40F9CA92" w14:textId="77777777" w:rsidR="00985460" w:rsidRDefault="00985460" w:rsidP="00A47993"/>
    <w:p w14:paraId="49DD1815" w14:textId="77777777" w:rsidR="00985460" w:rsidRDefault="00985460" w:rsidP="00A47993"/>
    <w:p w14:paraId="41F1BDB0" w14:textId="77777777" w:rsidR="00985460" w:rsidRDefault="00985460" w:rsidP="00A47993"/>
    <w:p w14:paraId="7206DD87" w14:textId="77777777" w:rsidR="00985460" w:rsidRDefault="00985460" w:rsidP="00A47993"/>
    <w:p w14:paraId="0C6D8705" w14:textId="77777777" w:rsidR="00985460" w:rsidRDefault="00985460" w:rsidP="00A47993"/>
    <w:p w14:paraId="60E191C6" w14:textId="77777777" w:rsidR="00985460" w:rsidRDefault="00985460" w:rsidP="00A47993"/>
  </w:endnote>
  <w:endnote w:type="continuationSeparator" w:id="0">
    <w:p w14:paraId="1196A056" w14:textId="77777777" w:rsidR="00985460" w:rsidRDefault="00985460" w:rsidP="00A47993">
      <w:r>
        <w:continuationSeparator/>
      </w:r>
    </w:p>
    <w:p w14:paraId="5A91BFC8" w14:textId="77777777" w:rsidR="00985460" w:rsidRDefault="00985460" w:rsidP="00A47993"/>
    <w:p w14:paraId="247752DF" w14:textId="77777777" w:rsidR="00985460" w:rsidRDefault="00985460" w:rsidP="00A47993"/>
    <w:p w14:paraId="10B2E81E" w14:textId="77777777" w:rsidR="00985460" w:rsidRDefault="00985460" w:rsidP="00A47993"/>
    <w:p w14:paraId="3A7F75BB" w14:textId="77777777" w:rsidR="00985460" w:rsidRDefault="00985460" w:rsidP="00A47993"/>
    <w:p w14:paraId="46D44E91" w14:textId="77777777" w:rsidR="00985460" w:rsidRDefault="00985460" w:rsidP="00A47993"/>
    <w:p w14:paraId="59D6DD07" w14:textId="77777777" w:rsidR="00985460" w:rsidRDefault="00985460" w:rsidP="00A47993"/>
    <w:p w14:paraId="22EA32E8" w14:textId="77777777" w:rsidR="00985460" w:rsidRDefault="00985460" w:rsidP="00A47993"/>
    <w:p w14:paraId="0DAFAE33" w14:textId="77777777" w:rsidR="00985460" w:rsidRDefault="00985460" w:rsidP="00A47993"/>
    <w:p w14:paraId="27BA8BAF" w14:textId="77777777" w:rsidR="00985460" w:rsidRDefault="00985460" w:rsidP="00A47993"/>
    <w:p w14:paraId="3A8D720B" w14:textId="77777777" w:rsidR="00985460" w:rsidRDefault="00985460" w:rsidP="00A47993"/>
    <w:p w14:paraId="5F5CF60C" w14:textId="77777777" w:rsidR="00985460" w:rsidRDefault="00985460" w:rsidP="00A47993"/>
    <w:p w14:paraId="0C581356" w14:textId="77777777" w:rsidR="00985460" w:rsidRDefault="00985460" w:rsidP="00A47993"/>
    <w:p w14:paraId="29EA9014" w14:textId="77777777" w:rsidR="00985460" w:rsidRDefault="00985460" w:rsidP="00A47993"/>
    <w:p w14:paraId="26A60DD5" w14:textId="77777777" w:rsidR="00985460" w:rsidRDefault="00985460" w:rsidP="00A47993"/>
    <w:p w14:paraId="4B6D718E" w14:textId="77777777" w:rsidR="00985460" w:rsidRDefault="00985460" w:rsidP="00A47993"/>
    <w:p w14:paraId="40AA31DF" w14:textId="77777777" w:rsidR="00985460" w:rsidRDefault="00985460" w:rsidP="00A479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3F9EC3" w14:textId="77777777" w:rsidR="00985460" w:rsidRDefault="00985460" w:rsidP="00A47993">
      <w:r>
        <w:separator/>
      </w:r>
    </w:p>
    <w:p w14:paraId="43BA5DEE" w14:textId="77777777" w:rsidR="00985460" w:rsidRDefault="00985460" w:rsidP="00A47993"/>
    <w:p w14:paraId="5FB24B0D" w14:textId="77777777" w:rsidR="00985460" w:rsidRDefault="00985460" w:rsidP="00A47993"/>
    <w:p w14:paraId="55F61886" w14:textId="77777777" w:rsidR="00985460" w:rsidRDefault="00985460" w:rsidP="00A47993"/>
    <w:p w14:paraId="5D17AE9C" w14:textId="77777777" w:rsidR="00985460" w:rsidRDefault="00985460" w:rsidP="00A47993"/>
    <w:p w14:paraId="70928005" w14:textId="77777777" w:rsidR="00985460" w:rsidRDefault="00985460" w:rsidP="00A47993"/>
    <w:p w14:paraId="3F46287E" w14:textId="77777777" w:rsidR="00985460" w:rsidRDefault="00985460" w:rsidP="00A47993"/>
    <w:p w14:paraId="018C3A2D" w14:textId="77777777" w:rsidR="00985460" w:rsidRDefault="00985460" w:rsidP="00A47993"/>
  </w:footnote>
  <w:footnote w:type="continuationSeparator" w:id="0">
    <w:p w14:paraId="575B6DEB" w14:textId="77777777" w:rsidR="00985460" w:rsidRDefault="00985460" w:rsidP="00A47993">
      <w:r>
        <w:continuationSeparator/>
      </w:r>
    </w:p>
    <w:p w14:paraId="6994C7BB" w14:textId="77777777" w:rsidR="00985460" w:rsidRDefault="00985460" w:rsidP="00A47993"/>
    <w:p w14:paraId="0BBF3857" w14:textId="77777777" w:rsidR="00985460" w:rsidRDefault="00985460" w:rsidP="00A47993"/>
    <w:p w14:paraId="41E10832" w14:textId="77777777" w:rsidR="00985460" w:rsidRDefault="00985460" w:rsidP="00A47993"/>
    <w:p w14:paraId="71042E8B" w14:textId="77777777" w:rsidR="00985460" w:rsidRDefault="00985460" w:rsidP="00A47993"/>
    <w:p w14:paraId="487A762B" w14:textId="77777777" w:rsidR="00985460" w:rsidRDefault="00985460" w:rsidP="00A47993"/>
    <w:p w14:paraId="1D142A36" w14:textId="77777777" w:rsidR="00985460" w:rsidRDefault="00985460" w:rsidP="00A47993"/>
    <w:p w14:paraId="29A4243F" w14:textId="77777777" w:rsidR="00985460" w:rsidRDefault="00985460" w:rsidP="00A47993"/>
    <w:p w14:paraId="190F5B6E" w14:textId="77777777" w:rsidR="00985460" w:rsidRDefault="00985460" w:rsidP="00A47993"/>
    <w:p w14:paraId="7D335CEE" w14:textId="77777777" w:rsidR="00985460" w:rsidRDefault="00985460" w:rsidP="00A47993"/>
    <w:p w14:paraId="36810BBA" w14:textId="77777777" w:rsidR="00985460" w:rsidRDefault="00985460" w:rsidP="00A47993"/>
    <w:p w14:paraId="0FAB9C64" w14:textId="77777777" w:rsidR="00985460" w:rsidRDefault="00985460" w:rsidP="00A47993"/>
    <w:p w14:paraId="459B562F" w14:textId="77777777" w:rsidR="00985460" w:rsidRDefault="00985460" w:rsidP="00A47993"/>
    <w:p w14:paraId="73462934" w14:textId="77777777" w:rsidR="00985460" w:rsidRDefault="00985460" w:rsidP="00A47993"/>
    <w:p w14:paraId="65A7B1D0" w14:textId="77777777" w:rsidR="00985460" w:rsidRDefault="00985460" w:rsidP="00A47993"/>
    <w:p w14:paraId="6D5D7790" w14:textId="77777777" w:rsidR="00985460" w:rsidRDefault="00985460" w:rsidP="00A47993"/>
    <w:p w14:paraId="35C0CAF2" w14:textId="77777777" w:rsidR="00985460" w:rsidRDefault="00985460" w:rsidP="00A479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550B2" w:rsidRDefault="001550B2" w:rsidP="00A47993">
    <w:r>
      <w:fldChar w:fldCharType="begin"/>
    </w:r>
    <w:r>
      <w:instrText xml:space="preserve">PAGE  </w:instrText>
    </w:r>
    <w:r>
      <w:fldChar w:fldCharType="separate"/>
    </w:r>
    <w:r>
      <w:rPr>
        <w:noProof/>
      </w:rPr>
      <w:t>24</w:t>
    </w:r>
    <w:r>
      <w:fldChar w:fldCharType="end"/>
    </w:r>
  </w:p>
  <w:p w14:paraId="3D42A6EB" w14:textId="77777777" w:rsidR="001550B2" w:rsidRDefault="001550B2"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550B2" w:rsidRDefault="001550B2"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1550B2" w:rsidRDefault="001550B2"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1550B2" w:rsidRDefault="001550B2"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550B2" w:rsidRDefault="001550B2"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71833"/>
    <w:rsid w:val="0017385D"/>
    <w:rsid w:val="00175C82"/>
    <w:rsid w:val="00176C47"/>
    <w:rsid w:val="00176F31"/>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CAD"/>
    <w:rsid w:val="005C34DA"/>
    <w:rsid w:val="005C3E4D"/>
    <w:rsid w:val="005C43DB"/>
    <w:rsid w:val="005C49A3"/>
    <w:rsid w:val="005C5699"/>
    <w:rsid w:val="005C6E53"/>
    <w:rsid w:val="005D0600"/>
    <w:rsid w:val="005D2077"/>
    <w:rsid w:val="005D20DD"/>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6FA0"/>
    <w:rsid w:val="0062704A"/>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5460"/>
    <w:rsid w:val="0098644C"/>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7960"/>
    <w:rsid w:val="009B7C61"/>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C20"/>
    <w:rsid w:val="00B234FD"/>
    <w:rsid w:val="00B24DA9"/>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092"/>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1B43"/>
    <w:rsid w:val="00BD24BF"/>
    <w:rsid w:val="00BD2FE2"/>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5</TotalTime>
  <Pages>45</Pages>
  <Words>12490</Words>
  <Characters>67447</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977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019</cp:revision>
  <cp:lastPrinted>2003-10-22T01:33:00Z</cp:lastPrinted>
  <dcterms:created xsi:type="dcterms:W3CDTF">2018-05-30T22:47:00Z</dcterms:created>
  <dcterms:modified xsi:type="dcterms:W3CDTF">2020-06-0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